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C12882" w14:textId="77777777" w:rsidR="00EC1217" w:rsidRPr="00550098" w:rsidRDefault="00EC1217" w:rsidP="00550098">
      <w:pPr>
        <w:jc w:val="center"/>
        <w:rPr>
          <w:b/>
          <w:bCs/>
          <w:sz w:val="28"/>
          <w:szCs w:val="28"/>
          <w:u w:val="single"/>
          <w:rtl/>
          <w:lang w:bidi="he-IL"/>
        </w:rPr>
      </w:pPr>
      <w:r w:rsidRPr="00550098">
        <w:rPr>
          <w:b/>
          <w:bCs/>
          <w:sz w:val="28"/>
          <w:szCs w:val="28"/>
          <w:u w:val="single"/>
          <w:lang w:bidi="he-IL"/>
        </w:rPr>
        <w:t xml:space="preserve">Project Report – </w:t>
      </w:r>
      <w:r w:rsidR="00550098" w:rsidRPr="00550098">
        <w:rPr>
          <w:b/>
          <w:bCs/>
          <w:sz w:val="28"/>
          <w:szCs w:val="28"/>
          <w:u w:val="single"/>
          <w:lang w:bidi="he-IL"/>
        </w:rPr>
        <w:t>Sequence2Sequence</w:t>
      </w:r>
    </w:p>
    <w:p w14:paraId="093BCA43" w14:textId="77777777" w:rsidR="00550098" w:rsidRPr="00550098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Titl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b/>
          <w:bCs/>
          <w:lang w:bidi="he-IL"/>
        </w:rPr>
        <w:t xml:space="preserve"> </w:t>
      </w:r>
      <w:r w:rsidR="00550098" w:rsidRPr="00550098">
        <w:rPr>
          <w:b/>
          <w:bCs/>
          <w:lang w:bidi="he-IL"/>
        </w:rPr>
        <w:t>Sequence to Sequence Learning with Neural Networks</w:t>
      </w:r>
    </w:p>
    <w:p w14:paraId="55CB274F" w14:textId="77777777" w:rsidR="00550098" w:rsidRDefault="00550098" w:rsidP="00550098">
      <w:pPr>
        <w:pStyle w:val="Heading2"/>
        <w:rPr>
          <w:b/>
          <w:bCs/>
          <w:u w:val="single"/>
          <w:lang w:bidi="he-IL"/>
        </w:rPr>
      </w:pPr>
    </w:p>
    <w:p w14:paraId="6DAFD9AA" w14:textId="77777777" w:rsidR="008E4D7D" w:rsidRDefault="00EC1217" w:rsidP="00550098">
      <w:pPr>
        <w:pStyle w:val="Heading2"/>
        <w:rPr>
          <w:lang w:bidi="he-IL"/>
        </w:rPr>
      </w:pPr>
      <w:r w:rsidRPr="00550098">
        <w:rPr>
          <w:b/>
          <w:bCs/>
          <w:u w:val="single"/>
          <w:lang w:bidi="he-IL"/>
        </w:rPr>
        <w:t>Referenc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lang w:bidi="he-IL"/>
        </w:rPr>
        <w:t xml:space="preserve"> </w:t>
      </w:r>
    </w:p>
    <w:p w14:paraId="0E3E320B" w14:textId="77777777" w:rsidR="00550098" w:rsidRPr="00550098" w:rsidRDefault="00550098" w:rsidP="002D42B8">
      <w:pPr>
        <w:ind w:left="720"/>
        <w:rPr>
          <w:lang w:bidi="he-IL"/>
        </w:rPr>
      </w:pPr>
      <w:r>
        <w:rPr>
          <w:rFonts w:ascii="Arial" w:hAnsi="Arial" w:cs="Arial"/>
          <w:color w:val="222222"/>
          <w:sz w:val="20"/>
          <w:szCs w:val="20"/>
        </w:rPr>
        <w:t xml:space="preserve">Sutskever, Ilya, Oriol Vinyals, and Quoc V. Le. "Sequence to sequence learning with neural </w:t>
      </w:r>
      <w:bookmarkStart w:id="0" w:name="_GoBack"/>
      <w:bookmarkEnd w:id="0"/>
      <w:r>
        <w:rPr>
          <w:rFonts w:ascii="Arial" w:hAnsi="Arial" w:cs="Arial"/>
          <w:color w:val="222222"/>
          <w:sz w:val="20"/>
          <w:szCs w:val="20"/>
        </w:rPr>
        <w:t xml:space="preserve">networks." 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dvances in neural information processing systems</w:t>
      </w:r>
      <w:r>
        <w:rPr>
          <w:rFonts w:ascii="Arial" w:hAnsi="Arial" w:cs="Arial"/>
          <w:color w:val="222222"/>
          <w:sz w:val="20"/>
          <w:szCs w:val="20"/>
        </w:rPr>
        <w:t>. 2014.</w:t>
      </w:r>
    </w:p>
    <w:p w14:paraId="0312770A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Motivation</w:t>
      </w:r>
      <w:r w:rsidR="00550098">
        <w:rPr>
          <w:b/>
          <w:bCs/>
          <w:u w:val="single"/>
          <w:lang w:bidi="he-IL"/>
        </w:rPr>
        <w:t>:</w:t>
      </w:r>
    </w:p>
    <w:p w14:paraId="766D6018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is paper refers to the problem of machine translation, i.e. translating sentences from one language to another using machine learning, and in this case specifically using a multilayered LSTM neural network. </w:t>
      </w:r>
    </w:p>
    <w:p w14:paraId="5D0C7207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Short description</w:t>
      </w:r>
      <w:r w:rsidR="00550098" w:rsidRPr="00550098">
        <w:rPr>
          <w:b/>
          <w:bCs/>
          <w:u w:val="single"/>
          <w:lang w:bidi="he-IL"/>
        </w:rPr>
        <w:t>:</w:t>
      </w:r>
    </w:p>
    <w:p w14:paraId="417F6A4F" w14:textId="003CFE2B" w:rsid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e algorithm was designed to receive a sequence of words in some </w:t>
      </w:r>
      <w:r w:rsidR="00E642CC">
        <w:rPr>
          <w:lang w:bidi="he-IL"/>
        </w:rPr>
        <w:t>language and</w:t>
      </w:r>
      <w:r w:rsidR="00E74247">
        <w:rPr>
          <w:lang w:bidi="he-IL"/>
        </w:rPr>
        <w:t xml:space="preserve"> output the translated sequence in a target language.  Each word was embedded to a 1000</w:t>
      </w:r>
      <w:r w:rsidR="00E642CC">
        <w:rPr>
          <w:lang w:bidi="he-IL"/>
        </w:rPr>
        <w:t>-</w:t>
      </w:r>
      <w:r w:rsidR="00E74247">
        <w:rPr>
          <w:lang w:bidi="he-IL"/>
        </w:rPr>
        <w:t>dimensional vector, before passing as an input to the network. The network consisted of 4 layers – 2 layers for encoding the input sequence, and 2 layers decoding the output sequence. Also, the authors stated that reversing the order of the input had an extremely po</w:t>
      </w:r>
      <w:r w:rsidR="004663C6">
        <w:rPr>
          <w:lang w:bidi="he-IL"/>
        </w:rPr>
        <w:t>sitive influence on the results, so we did the same.</w:t>
      </w:r>
    </w:p>
    <w:p w14:paraId="501E2487" w14:textId="73B8FF32" w:rsidR="00C90FD6" w:rsidRPr="00550098" w:rsidRDefault="00C90FD6" w:rsidP="001F66DB">
      <w:pPr>
        <w:ind w:firstLine="720"/>
        <w:rPr>
          <w:lang w:bidi="he-IL"/>
        </w:rPr>
      </w:pPr>
      <w:r>
        <w:rPr>
          <w:lang w:bidi="he-IL"/>
        </w:rPr>
        <w:t xml:space="preserve">The article tested </w:t>
      </w:r>
      <w:r w:rsidR="001F66DB">
        <w:rPr>
          <w:lang w:bidi="he-IL"/>
        </w:rPr>
        <w:t>translation</w:t>
      </w:r>
      <w:r>
        <w:rPr>
          <w:lang w:bidi="he-IL"/>
        </w:rPr>
        <w:t xml:space="preserve"> from English to French, and we decided to translate from English to Hebrew instead.</w:t>
      </w:r>
    </w:p>
    <w:p w14:paraId="2F6C21FD" w14:textId="77777777" w:rsidR="008E4D7D" w:rsidRDefault="008E4D7D" w:rsidP="00E74247">
      <w:pPr>
        <w:pStyle w:val="Heading2"/>
        <w:rPr>
          <w:b/>
          <w:bCs/>
          <w:u w:val="single"/>
          <w:lang w:bidi="he-IL"/>
        </w:rPr>
      </w:pPr>
      <w:r w:rsidRPr="00E74247">
        <w:rPr>
          <w:b/>
          <w:bCs/>
          <w:u w:val="single"/>
          <w:lang w:bidi="he-IL"/>
        </w:rPr>
        <w:t>Architecture</w:t>
      </w:r>
      <w:r w:rsidR="00E74247">
        <w:rPr>
          <w:b/>
          <w:bCs/>
          <w:u w:val="single"/>
          <w:lang w:bidi="he-IL"/>
        </w:rPr>
        <w:t>:</w:t>
      </w:r>
    </w:p>
    <w:p w14:paraId="6260C3AB" w14:textId="1E479941" w:rsidR="00E74247" w:rsidRDefault="00E74247" w:rsidP="00BD25DE">
      <w:pPr>
        <w:rPr>
          <w:lang w:bidi="he-IL"/>
        </w:rPr>
      </w:pPr>
      <w:r>
        <w:rPr>
          <w:lang w:bidi="he-IL"/>
        </w:rPr>
        <w:tab/>
        <w:t>As stated above, this paper used a 4 layers LSTM network, with a 1000</w:t>
      </w:r>
      <w:r w:rsidR="00E642CC">
        <w:rPr>
          <w:lang w:bidi="he-IL"/>
        </w:rPr>
        <w:t>-</w:t>
      </w:r>
      <w:r>
        <w:rPr>
          <w:lang w:bidi="he-IL"/>
        </w:rPr>
        <w:t xml:space="preserve">dimensional embedding </w:t>
      </w:r>
      <w:r w:rsidR="00B058F5">
        <w:rPr>
          <w:lang w:bidi="he-IL"/>
        </w:rPr>
        <w:t>to</w:t>
      </w:r>
      <w:r>
        <w:rPr>
          <w:lang w:bidi="he-IL"/>
        </w:rPr>
        <w:t xml:space="preserve"> translate a sentence from one language to another. </w:t>
      </w:r>
      <w:r w:rsidR="00B058F5">
        <w:rPr>
          <w:lang w:bidi="he-IL"/>
        </w:rPr>
        <w:t>For</w:t>
      </w:r>
      <w:r w:rsidR="00BD25DE">
        <w:rPr>
          <w:lang w:bidi="he-IL"/>
        </w:rPr>
        <w:t xml:space="preserve"> our training process to end in feasible time, we used an embedding size of 64,</w:t>
      </w:r>
      <w:r w:rsidR="00B058F5">
        <w:rPr>
          <w:lang w:bidi="he-IL"/>
        </w:rPr>
        <w:t xml:space="preserve"> 64 LSTM cells</w:t>
      </w:r>
      <w:r w:rsidR="005D7700">
        <w:rPr>
          <w:lang w:bidi="he-IL"/>
        </w:rPr>
        <w:t xml:space="preserve"> (hidden states)</w:t>
      </w:r>
      <w:r w:rsidR="00B058F5">
        <w:rPr>
          <w:lang w:bidi="he-IL"/>
        </w:rPr>
        <w:t xml:space="preserve"> in each LSTM layer</w:t>
      </w:r>
      <w:r w:rsidR="00BD25DE">
        <w:rPr>
          <w:lang w:bidi="he-IL"/>
        </w:rPr>
        <w:t xml:space="preserve"> and calculated the validation score every 250 iterations.</w:t>
      </w:r>
      <w:r w:rsidR="001F66DB">
        <w:rPr>
          <w:lang w:bidi="he-IL"/>
        </w:rPr>
        <w:t xml:space="preserve"> Furthermore, we used teacher forcing in the learning process, the article did not declare whether they used it or not. </w:t>
      </w:r>
      <w:r w:rsidR="00BD25DE">
        <w:rPr>
          <w:lang w:bidi="he-IL"/>
        </w:rPr>
        <w:t xml:space="preserve"> In addition, SGD did not get as good results at all, so we decided to use Adam instead. </w:t>
      </w:r>
      <w:r>
        <w:rPr>
          <w:lang w:bidi="he-IL"/>
        </w:rPr>
        <w:t>This architecture can be examined in the following diagram:</w:t>
      </w:r>
    </w:p>
    <w:p w14:paraId="511944F5" w14:textId="10BB7064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inline distT="0" distB="0" distL="0" distR="0" wp14:anchorId="6378EB08" wp14:editId="2211677A">
            <wp:extent cx="5943600" cy="6616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61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D3613B" w14:textId="38F312A2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anchor distT="0" distB="0" distL="114300" distR="114300" simplePos="0" relativeHeight="251661312" behindDoc="0" locked="0" layoutInCell="1" allowOverlap="1" wp14:anchorId="3271277D" wp14:editId="1067FDEE">
            <wp:simplePos x="0" y="0"/>
            <wp:positionH relativeFrom="column">
              <wp:posOffset>557530</wp:posOffset>
            </wp:positionH>
            <wp:positionV relativeFrom="paragraph">
              <wp:posOffset>0</wp:posOffset>
            </wp:positionV>
            <wp:extent cx="4381500" cy="233235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1C2299" w14:textId="6B0A3796" w:rsidR="00EA1B47" w:rsidRDefault="00EA1B47" w:rsidP="00E74247">
      <w:pPr>
        <w:rPr>
          <w:lang w:bidi="he-IL"/>
        </w:rPr>
      </w:pPr>
    </w:p>
    <w:p w14:paraId="3F836CD3" w14:textId="50F6BAD6" w:rsidR="00E2051F" w:rsidRDefault="00E2051F">
      <w:pPr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2336" behindDoc="0" locked="0" layoutInCell="1" allowOverlap="1" wp14:anchorId="072C7A6A" wp14:editId="6FDBB871">
            <wp:simplePos x="0" y="0"/>
            <wp:positionH relativeFrom="column">
              <wp:posOffset>1222474</wp:posOffset>
            </wp:positionH>
            <wp:positionV relativeFrom="paragraph">
              <wp:posOffset>1867684</wp:posOffset>
            </wp:positionV>
            <wp:extent cx="3013075" cy="5634355"/>
            <wp:effectExtent l="0" t="0" r="0" b="4445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075" cy="5634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u w:val="single"/>
          <w:lang w:bidi="he-IL"/>
        </w:rPr>
        <w:br w:type="page"/>
      </w:r>
    </w:p>
    <w:p w14:paraId="5E13C55C" w14:textId="2C7649B7" w:rsidR="00B32FF9" w:rsidRDefault="00B32FF9" w:rsidP="00B32FF9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Hyper-parameters:</w:t>
      </w:r>
    </w:p>
    <w:tbl>
      <w:tblPr>
        <w:tblStyle w:val="TableGrid"/>
        <w:tblW w:w="10063" w:type="dxa"/>
        <w:tblLook w:val="04A0" w:firstRow="1" w:lastRow="0" w:firstColumn="1" w:lastColumn="0" w:noHBand="0" w:noVBand="1"/>
      </w:tblPr>
      <w:tblGrid>
        <w:gridCol w:w="2803"/>
        <w:gridCol w:w="3832"/>
        <w:gridCol w:w="3428"/>
      </w:tblGrid>
      <w:tr w:rsidR="00B32FF9" w14:paraId="47CB2105" w14:textId="77777777" w:rsidTr="009E1977">
        <w:tc>
          <w:tcPr>
            <w:tcW w:w="280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7873742" w14:textId="77777777" w:rsidR="00B32FF9" w:rsidRDefault="00B32FF9" w:rsidP="00B32FF9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5FBAD6" w14:textId="77777777" w:rsidR="00B32FF9" w:rsidRPr="00B32FF9" w:rsidRDefault="00B32FF9" w:rsidP="00B32FF9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88F981B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B32FF9" w14:paraId="381B28D4" w14:textId="77777777" w:rsidTr="009E1977">
        <w:tc>
          <w:tcPr>
            <w:tcW w:w="2803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6BE9528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Initial learning rate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86CFF4A" w14:textId="77777777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388A98F8" w14:textId="7182DBC8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</w:t>
            </w:r>
            <w:r w:rsidR="00B058F5">
              <w:rPr>
                <w:lang w:bidi="he-IL"/>
              </w:rPr>
              <w:t>001</w:t>
            </w:r>
          </w:p>
        </w:tc>
      </w:tr>
      <w:tr w:rsidR="00B32FF9" w14:paraId="26D6DEB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FA127A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learning rate declin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8A39469" w14:textId="77777777" w:rsidR="00B32FF9" w:rsidRPr="00B32FF9" w:rsidRDefault="00B32FF9" w:rsidP="00B32FF9">
            <w:pPr>
              <w:rPr>
                <w:lang w:bidi="he-IL"/>
              </w:rPr>
            </w:pPr>
            <w:r>
              <w:rPr>
                <w:lang w:bidi="he-IL"/>
              </w:rPr>
              <w:t xml:space="preserve">After 5 epochs, begin halving the learning rate every </w:t>
            </w:r>
            <w:r w:rsidRPr="00B32FF9">
              <w:rPr>
                <w:u w:val="single"/>
                <w:lang w:bidi="he-IL"/>
              </w:rPr>
              <w:t>half</w:t>
            </w:r>
            <w:r>
              <w:rPr>
                <w:lang w:bidi="he-IL"/>
              </w:rPr>
              <w:t xml:space="preserve"> epoch.</w:t>
            </w:r>
          </w:p>
        </w:tc>
        <w:tc>
          <w:tcPr>
            <w:tcW w:w="3428" w:type="dxa"/>
            <w:vAlign w:val="center"/>
          </w:tcPr>
          <w:p w14:paraId="06813B91" w14:textId="487C9896" w:rsidR="00B32FF9" w:rsidRPr="00B32FF9" w:rsidRDefault="004E10EB" w:rsidP="00B32FF9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 as we start from low learning rate</w:t>
            </w:r>
            <w:r w:rsidR="001F66DB">
              <w:rPr>
                <w:lang w:bidi="he-IL"/>
              </w:rPr>
              <w:t>.</w:t>
            </w:r>
          </w:p>
        </w:tc>
      </w:tr>
      <w:tr w:rsidR="00B32FF9" w14:paraId="344B374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C2B5020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Non-linear function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shd w:val="clear" w:color="auto" w:fill="auto"/>
            <w:vAlign w:val="center"/>
          </w:tcPr>
          <w:p w14:paraId="44ADAB33" w14:textId="02E8FD6D" w:rsidR="00B32FF9" w:rsidRPr="00BD25DE" w:rsidRDefault="00BD25DE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Did not state</w:t>
            </w:r>
          </w:p>
        </w:tc>
        <w:tc>
          <w:tcPr>
            <w:tcW w:w="3428" w:type="dxa"/>
            <w:shd w:val="clear" w:color="auto" w:fill="auto"/>
            <w:vAlign w:val="center"/>
          </w:tcPr>
          <w:p w14:paraId="558D999E" w14:textId="299A0233" w:rsidR="00B32FF9" w:rsidRPr="00BD25DE" w:rsidRDefault="00EA1B47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ReLu</w:t>
            </w:r>
          </w:p>
        </w:tc>
      </w:tr>
      <w:tr w:rsidR="00C90FD6" w14:paraId="40F29BB5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494D32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oss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1C75144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  <w:tc>
          <w:tcPr>
            <w:tcW w:w="3428" w:type="dxa"/>
            <w:vAlign w:val="center"/>
          </w:tcPr>
          <w:p w14:paraId="529889F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</w:tr>
      <w:tr w:rsidR="00C90FD6" w14:paraId="40500BC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4C3EB4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# of epoch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260E51F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 w:rsidRPr="00C90FD6">
              <w:rPr>
                <w:lang w:bidi="he-IL"/>
              </w:rPr>
              <w:t>7.5</w:t>
            </w:r>
          </w:p>
        </w:tc>
        <w:tc>
          <w:tcPr>
            <w:tcW w:w="3428" w:type="dxa"/>
            <w:vAlign w:val="center"/>
          </w:tcPr>
          <w:p w14:paraId="0E6B2AA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25</w:t>
            </w:r>
          </w:p>
        </w:tc>
      </w:tr>
      <w:tr w:rsidR="00C90FD6" w14:paraId="4883E006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E1AE1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Batch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1E04A1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  <w:tc>
          <w:tcPr>
            <w:tcW w:w="3428" w:type="dxa"/>
            <w:vAlign w:val="center"/>
          </w:tcPr>
          <w:p w14:paraId="54868AB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</w:tr>
      <w:tr w:rsidR="00C90FD6" w14:paraId="64CC2B70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6362EB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Embedding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67AA982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169B745F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B058F5" w14:paraId="5792D9D9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12D339F" w14:textId="3BCF0D48" w:rsidR="00B058F5" w:rsidRDefault="00B058F5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STM layers size</w:t>
            </w:r>
            <w:r w:rsidR="005D7700">
              <w:rPr>
                <w:b/>
                <w:bCs/>
                <w:lang w:bidi="he-IL"/>
              </w:rPr>
              <w:t xml:space="preserve"> (# hidden states)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E221668" w14:textId="09DB32B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4CC25DBC" w14:textId="0DE4997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57C2BDB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7AB5A1B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Parameters initializa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53AC7F4C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  <w:tc>
          <w:tcPr>
            <w:tcW w:w="3428" w:type="dxa"/>
            <w:vAlign w:val="center"/>
          </w:tcPr>
          <w:p w14:paraId="1B9C570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</w:tr>
      <w:tr w:rsidR="00C90FD6" w14:paraId="62CAC542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F60FF1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Validation while training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ECE7C4C" w14:textId="77777777" w:rsid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</w:t>
            </w:r>
          </w:p>
        </w:tc>
        <w:tc>
          <w:tcPr>
            <w:tcW w:w="3428" w:type="dxa"/>
            <w:vAlign w:val="center"/>
          </w:tcPr>
          <w:p w14:paraId="62835117" w14:textId="490B82E8" w:rsidR="00C90FD6" w:rsidRDefault="00215A95" w:rsidP="00C90FD6">
            <w:pPr>
              <w:jc w:val="center"/>
              <w:rPr>
                <w:lang w:bidi="he-IL"/>
              </w:rPr>
            </w:pPr>
            <w:r>
              <w:rPr>
                <w:rFonts w:hint="cs"/>
                <w:rtl/>
                <w:lang w:bidi="he-IL"/>
              </w:rPr>
              <w:t>20%</w:t>
            </w:r>
            <w:r w:rsidR="00C90FD6">
              <w:rPr>
                <w:lang w:bidi="he-IL"/>
              </w:rPr>
              <w:t xml:space="preserve"> of the training data was used for validation</w:t>
            </w:r>
          </w:p>
        </w:tc>
      </w:tr>
      <w:tr w:rsidR="00466BA3" w14:paraId="0C3EBDE8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3762E0F" w14:textId="5E0825DA" w:rsidR="00466BA3" w:rsidRDefault="00466BA3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Optimization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7D1DA4D" w14:textId="79A0FB5A" w:rsidR="00466BA3" w:rsidRDefault="00466BA3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SGD</w:t>
            </w:r>
          </w:p>
        </w:tc>
        <w:tc>
          <w:tcPr>
            <w:tcW w:w="3428" w:type="dxa"/>
            <w:vAlign w:val="center"/>
          </w:tcPr>
          <w:p w14:paraId="58B0A88B" w14:textId="2FD79FC3" w:rsidR="00466BA3" w:rsidRDefault="00466BA3" w:rsidP="00C90FD6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>Adam</w:t>
            </w:r>
          </w:p>
        </w:tc>
      </w:tr>
    </w:tbl>
    <w:p w14:paraId="2F0D058E" w14:textId="11F316DC" w:rsidR="00911BA4" w:rsidRDefault="00911BA4">
      <w:pPr>
        <w:rPr>
          <w:lang w:bidi="he-IL"/>
        </w:rPr>
      </w:pPr>
    </w:p>
    <w:p w14:paraId="34065A39" w14:textId="63DFB3A6" w:rsidR="008E4D7D" w:rsidRDefault="003C2599" w:rsidP="00911BA4">
      <w:pPr>
        <w:pStyle w:val="Heading2"/>
        <w:rPr>
          <w:b/>
          <w:bCs/>
          <w:u w:val="single"/>
          <w:lang w:bidi="he-IL"/>
        </w:rPr>
      </w:pPr>
      <w:r w:rsidRPr="00911BA4">
        <w:rPr>
          <w:b/>
          <w:bCs/>
          <w:u w:val="single"/>
          <w:lang w:bidi="he-IL"/>
        </w:rPr>
        <w:t>Dataset</w:t>
      </w:r>
      <w:r w:rsidR="00911BA4">
        <w:rPr>
          <w:b/>
          <w:bCs/>
          <w:u w:val="single"/>
          <w:lang w:bidi="he-IL"/>
        </w:rPr>
        <w:t>:</w:t>
      </w:r>
    </w:p>
    <w:p w14:paraId="4817FA9E" w14:textId="6285F58D" w:rsidR="00911BA4" w:rsidRPr="00911BA4" w:rsidRDefault="00911BA4" w:rsidP="00911BA4">
      <w:pPr>
        <w:rPr>
          <w:lang w:bidi="he-IL"/>
        </w:rPr>
      </w:pPr>
      <w:r>
        <w:rPr>
          <w:lang w:bidi="he-IL"/>
        </w:rPr>
        <w:t>As stated above, the paper translated sentences from English to French, but we decided to translate</w:t>
      </w:r>
      <w:r w:rsidR="00215A95">
        <w:rPr>
          <w:lang w:bidi="he-IL"/>
        </w:rPr>
        <w:t xml:space="preserve"> from English to Hebrew instead, so there are many differences between the data that was used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911BA4" w:rsidRPr="00B32FF9" w14:paraId="71831D5A" w14:textId="77777777" w:rsidTr="007E0BBE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95AF395" w14:textId="1BAA5134" w:rsidR="00911BA4" w:rsidRDefault="00911BA4" w:rsidP="007E0BBE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13F6FA6" w14:textId="7F12A5C2" w:rsidR="00911BA4" w:rsidRPr="00B32FF9" w:rsidRDefault="00911BA4" w:rsidP="007E0BBE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9AB08F3" w14:textId="77777777" w:rsidR="00911BA4" w:rsidRPr="00B32FF9" w:rsidRDefault="00911BA4" w:rsidP="007E0BBE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911BA4" w:rsidRPr="00B32FF9" w14:paraId="4A6C1363" w14:textId="77777777" w:rsidTr="007E0BBE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E0A060C" w14:textId="0B93337E" w:rsidR="00911BA4" w:rsidRPr="00B32FF9" w:rsidRDefault="00215A95" w:rsidP="00215A95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Data Set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196DA0A" w14:textId="3A6B43E2" w:rsidR="00911BA4" w:rsidRPr="00B32FF9" w:rsidRDefault="00215A95" w:rsidP="007E0BBE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WMT’14 English to French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4337B01D" w14:textId="07C3BED8" w:rsidR="00911BA4" w:rsidRPr="00B32FF9" w:rsidRDefault="00215A95" w:rsidP="007E0BBE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 xml:space="preserve">English to Hebrew from </w:t>
            </w:r>
            <w:r w:rsidRPr="00215A95">
              <w:rPr>
                <w:lang w:bidi="he-IL"/>
              </w:rPr>
              <w:t>https://tatoeba.org/eng</w:t>
            </w:r>
          </w:p>
        </w:tc>
      </w:tr>
      <w:tr w:rsidR="00911BA4" w:rsidRPr="00B32FF9" w14:paraId="32C8BD46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F30A86A" w14:textId="2EFAED2F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8B9B01D" w14:textId="2D140C7D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 million sentences</w:t>
            </w:r>
          </w:p>
        </w:tc>
        <w:tc>
          <w:tcPr>
            <w:tcW w:w="3428" w:type="dxa"/>
            <w:vAlign w:val="center"/>
          </w:tcPr>
          <w:p w14:paraId="06A63EED" w14:textId="06152DE6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60,951 sentences</w:t>
            </w:r>
          </w:p>
        </w:tc>
      </w:tr>
      <w:tr w:rsidR="00911BA4" w:rsidRPr="00B32FF9" w14:paraId="03D9DB3D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A120297" w14:textId="4DA76BA8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ource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FFA44BA" w14:textId="6953A5C7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3F2B86A9" w14:textId="03424A4F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20,550 words</w:t>
            </w:r>
          </w:p>
        </w:tc>
      </w:tr>
      <w:tr w:rsidR="00215A95" w:rsidRPr="00B32FF9" w14:paraId="11E56EAF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BC5E78" w14:textId="0CCF2EC7" w:rsidR="00215A95" w:rsidRPr="00B32FF9" w:rsidRDefault="00215A95" w:rsidP="00215A95">
            <w:pPr>
              <w:jc w:val="center"/>
              <w:rPr>
                <w:b/>
                <w:bCs/>
                <w:rtl/>
                <w:lang w:bidi="he-IL"/>
              </w:rPr>
            </w:pPr>
            <w:r>
              <w:rPr>
                <w:b/>
                <w:bCs/>
                <w:lang w:bidi="he-IL"/>
              </w:rPr>
              <w:t>Target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080FAFB" w14:textId="1E9805A1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1F2963C6" w14:textId="21296D27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55,736 words</w:t>
            </w:r>
          </w:p>
        </w:tc>
      </w:tr>
    </w:tbl>
    <w:p w14:paraId="566511CC" w14:textId="0717A3FF" w:rsidR="00E2051F" w:rsidRDefault="00E2051F" w:rsidP="00E2051F">
      <w:pPr>
        <w:rPr>
          <w:lang w:bidi="he-IL"/>
        </w:rPr>
      </w:pPr>
      <w:r w:rsidRPr="00E2051F">
        <w:rPr>
          <w:lang w:bidi="he-IL"/>
        </w:rPr>
        <w:t>This dataset contains multiple Hebrew translations to the same English sentence</w:t>
      </w:r>
      <w:r>
        <w:rPr>
          <w:lang w:bidi="he-IL"/>
        </w:rPr>
        <w:t>,</w:t>
      </w:r>
      <w:r w:rsidRPr="00E2051F">
        <w:rPr>
          <w:lang w:bidi="he-IL"/>
        </w:rPr>
        <w:t xml:space="preserve"> and we included all of them</w:t>
      </w:r>
      <w:r>
        <w:rPr>
          <w:lang w:bidi="he-IL"/>
        </w:rPr>
        <w:t>. This action</w:t>
      </w:r>
      <w:r w:rsidRPr="00E2051F">
        <w:rPr>
          <w:lang w:bidi="he-IL"/>
        </w:rPr>
        <w:t xml:space="preserve"> might</w:t>
      </w:r>
      <w:r>
        <w:rPr>
          <w:lang w:bidi="he-IL"/>
        </w:rPr>
        <w:t xml:space="preserve"> </w:t>
      </w:r>
      <w:r w:rsidR="00B058F5">
        <w:rPr>
          <w:lang w:bidi="he-IL"/>
        </w:rPr>
        <w:t>add difficulty in learning the model and its performance</w:t>
      </w:r>
      <w:r w:rsidRPr="00E2051F">
        <w:rPr>
          <w:lang w:bidi="he-IL"/>
        </w:rPr>
        <w:t>.</w:t>
      </w:r>
    </w:p>
    <w:p w14:paraId="4D56343B" w14:textId="7E68AC80" w:rsidR="008E4D7D" w:rsidRDefault="003C2599" w:rsidP="00AB321E">
      <w:pPr>
        <w:pStyle w:val="Heading2"/>
        <w:rPr>
          <w:b/>
          <w:bCs/>
          <w:u w:val="single"/>
          <w:lang w:bidi="he-IL"/>
        </w:rPr>
      </w:pPr>
      <w:r w:rsidRPr="00AB321E">
        <w:rPr>
          <w:rFonts w:hint="cs"/>
          <w:b/>
          <w:bCs/>
          <w:u w:val="single"/>
          <w:lang w:bidi="he-IL"/>
        </w:rPr>
        <w:t>R</w:t>
      </w:r>
      <w:r w:rsidRPr="00AB321E">
        <w:rPr>
          <w:b/>
          <w:bCs/>
          <w:u w:val="single"/>
          <w:lang w:bidi="he-IL"/>
        </w:rPr>
        <w:t>esults</w:t>
      </w:r>
      <w:r w:rsidR="00AB321E">
        <w:rPr>
          <w:b/>
          <w:bCs/>
          <w:u w:val="single"/>
          <w:lang w:bidi="he-IL"/>
        </w:rPr>
        <w:t>:</w:t>
      </w:r>
    </w:p>
    <w:p w14:paraId="69E39BCA" w14:textId="41876A1A" w:rsidR="00AB321E" w:rsidRDefault="00E2051F" w:rsidP="000A01F6">
      <w:pPr>
        <w:pStyle w:val="ListParagraph"/>
        <w:numPr>
          <w:ilvl w:val="0"/>
          <w:numId w:val="3"/>
        </w:numPr>
        <w:rPr>
          <w:lang w:bidi="he-IL"/>
        </w:rPr>
      </w:pPr>
      <w:r>
        <w:rPr>
          <w:b/>
          <w:bCs/>
          <w:u w:val="single"/>
          <w:lang w:bidi="he-IL"/>
        </w:rPr>
        <w:t>BLEU score</w:t>
      </w:r>
      <w:r w:rsidR="00AB321E" w:rsidRPr="00AB321E">
        <w:rPr>
          <w:b/>
          <w:bCs/>
          <w:u w:val="single"/>
          <w:lang w:bidi="he-IL"/>
        </w:rPr>
        <w:t>-</w:t>
      </w:r>
      <w:r w:rsidR="00AB321E">
        <w:rPr>
          <w:lang w:bidi="he-IL"/>
        </w:rPr>
        <w:t xml:space="preserve"> The </w:t>
      </w:r>
      <w:r>
        <w:rPr>
          <w:lang w:bidi="he-IL"/>
        </w:rPr>
        <w:t>main metric that was used in the article. This score was created to evaluate the quality of text which has been machine-translated</w:t>
      </w:r>
      <w:r w:rsidR="005D7700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Papineni&lt;/Author&gt;&lt;Year&gt;2002&lt;/Year&gt;&lt;RecNum&gt;48&lt;/RecNum&gt;&lt;DisplayText&gt;[1]&lt;/DisplayText&gt;&lt;record&gt;&lt;rec-number&gt;48&lt;/rec-number&gt;&lt;foreign-keys&gt;&lt;key app="EN" db-id="sfw9292xkwzvfje5vt6xvz0fs9250wtw9t0e" timestamp="1530349130"&gt;48&lt;/key&gt;&lt;/foreign-keys&gt;&lt;ref-type name="Conference Proceedings"&gt;10&lt;/ref-type&gt;&lt;contributors&gt;&lt;authors&gt;&lt;author&gt;Papineni, Kishore&lt;/author&gt;&lt;author&gt;Roukos, Salim&lt;/author&gt;&lt;author&gt;Ward, Todd&lt;/author&gt;&lt;author&gt;Zhu, Wei-Jing&lt;/author&gt;&lt;/authors&gt;&lt;/contributors&gt;&lt;titles&gt;&lt;title&gt;BLEU: a method for automatic evaluation of machine translation&lt;/title&gt;&lt;secondary-title&gt;Proceedings of the 40th annual meeting on association for computational linguistics&lt;/secondary-title&gt;&lt;/titles&gt;&lt;pages&gt;311-318&lt;/pages&gt;&lt;dates&gt;&lt;year&gt;2002&lt;/year&gt;&lt;/dates&gt;&lt;publisher&gt;Association for Computational Linguistics&lt;/publisher&gt;&lt;urls&gt;&lt;/urls&gt;&lt;/record&gt;&lt;/Cite&gt;&lt;/EndNote&gt;</w:instrText>
      </w:r>
      <w:r w:rsidR="005D7700">
        <w:rPr>
          <w:lang w:bidi="he-IL"/>
        </w:rPr>
        <w:fldChar w:fldCharType="separate"/>
      </w:r>
      <w:r w:rsidR="000A01F6">
        <w:rPr>
          <w:noProof/>
          <w:lang w:bidi="he-IL"/>
        </w:rPr>
        <w:t>[1]</w:t>
      </w:r>
      <w:r w:rsidR="005D7700">
        <w:rPr>
          <w:lang w:bidi="he-IL"/>
        </w:rPr>
        <w:fldChar w:fldCharType="end"/>
      </w:r>
      <w:r>
        <w:rPr>
          <w:lang w:bidi="he-IL"/>
        </w:rPr>
        <w:t xml:space="preserve">. It uses a modified form of </w:t>
      </w:r>
      <w:r w:rsidR="005D7700">
        <w:rPr>
          <w:lang w:bidi="he-IL"/>
        </w:rPr>
        <w:t>precision that takes in</w:t>
      </w:r>
      <w:r w:rsidR="00BB3049">
        <w:rPr>
          <w:lang w:bidi="he-IL"/>
        </w:rPr>
        <w:t>to consideration the fact that machine translation tends to generate more words than in a reference text.</w:t>
      </w:r>
      <w:r w:rsidR="00E04888">
        <w:rPr>
          <w:lang w:bidi="he-IL"/>
        </w:rPr>
        <w:t xml:space="preserve"> In the paper they used a specific implementation of BLEU, written in pearl which made the integration within the training more difficult, so we used a version provided by the NLTK package.</w:t>
      </w:r>
    </w:p>
    <w:p w14:paraId="2161DAB0" w14:textId="6A12897B" w:rsidR="00E2051F" w:rsidRDefault="00E2051F" w:rsidP="00E04888">
      <w:pPr>
        <w:pStyle w:val="ListParagraph"/>
        <w:numPr>
          <w:ilvl w:val="0"/>
          <w:numId w:val="3"/>
        </w:numPr>
        <w:rPr>
          <w:lang w:bidi="he-IL"/>
        </w:rPr>
      </w:pPr>
      <w:r w:rsidRPr="00AB321E">
        <w:rPr>
          <w:b/>
          <w:bCs/>
          <w:u w:val="single"/>
          <w:lang w:bidi="he-IL"/>
        </w:rPr>
        <w:t>Final results on test set-</w:t>
      </w:r>
      <w:r>
        <w:rPr>
          <w:lang w:bidi="he-IL"/>
        </w:rPr>
        <w:t xml:space="preserve"> The metric that was used to evaluate the results was BLEU. The average value on the test set was </w:t>
      </w:r>
      <w:r w:rsidRPr="006205FE">
        <w:rPr>
          <w:i/>
          <w:iCs/>
          <w:u w:val="single"/>
          <w:lang w:bidi="he-IL"/>
        </w:rPr>
        <w:t>0.098</w:t>
      </w:r>
      <w:r w:rsidR="00E04888">
        <w:rPr>
          <w:lang w:bidi="he-IL"/>
        </w:rPr>
        <w:t xml:space="preserve"> compared to </w:t>
      </w:r>
      <w:r w:rsidR="00E04888" w:rsidRPr="00E04888">
        <w:rPr>
          <w:i/>
          <w:iCs/>
          <w:u w:val="single"/>
          <w:lang w:bidi="he-IL"/>
        </w:rPr>
        <w:t>0.109</w:t>
      </w:r>
      <w:r w:rsidR="00E04888">
        <w:rPr>
          <w:lang w:bidi="he-IL"/>
        </w:rPr>
        <w:t xml:space="preserve"> in the last validation set</w:t>
      </w:r>
      <w:r>
        <w:rPr>
          <w:lang w:bidi="he-IL"/>
        </w:rPr>
        <w:t>.</w:t>
      </w:r>
    </w:p>
    <w:p w14:paraId="3D90E44F" w14:textId="77777777" w:rsidR="001F66DB" w:rsidRDefault="001F66DB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br w:type="page"/>
      </w:r>
    </w:p>
    <w:p w14:paraId="64E2C770" w14:textId="35C0B949" w:rsidR="00AB321E" w:rsidRPr="00BE1373" w:rsidRDefault="00511ACD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 w:rsidRPr="00511ACD">
        <w:rPr>
          <w:b/>
          <w:bCs/>
          <w:u w:val="single"/>
          <w:lang w:bidi="he-IL"/>
        </w:rPr>
        <w:lastRenderedPageBreak/>
        <w:t>Training/validation set loss</w:t>
      </w:r>
      <w:r w:rsidR="00BE1373">
        <w:rPr>
          <w:b/>
          <w:bCs/>
          <w:u w:val="single"/>
          <w:lang w:bidi="he-IL"/>
        </w:rPr>
        <w:t xml:space="preserve"> and BLEU score</w:t>
      </w:r>
      <w:r>
        <w:rPr>
          <w:b/>
          <w:bCs/>
          <w:u w:val="single"/>
          <w:lang w:bidi="he-IL"/>
        </w:rPr>
        <w:t>:</w:t>
      </w:r>
      <w:r>
        <w:rPr>
          <w:lang w:bidi="he-IL"/>
        </w:rPr>
        <w:t xml:space="preserve"> </w:t>
      </w:r>
    </w:p>
    <w:p w14:paraId="2E15AF73" w14:textId="1DA6458A" w:rsidR="00BE1373" w:rsidRDefault="00BE1373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0288" behindDoc="0" locked="0" layoutInCell="1" allowOverlap="1" wp14:anchorId="728C2D62" wp14:editId="2B69BD7E">
            <wp:simplePos x="0" y="0"/>
            <wp:positionH relativeFrom="column">
              <wp:posOffset>647065</wp:posOffset>
            </wp:positionH>
            <wp:positionV relativeFrom="paragraph">
              <wp:posOffset>45720</wp:posOffset>
            </wp:positionV>
            <wp:extent cx="4758055" cy="2654935"/>
            <wp:effectExtent l="0" t="0" r="4445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055" cy="2654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F88CAC" w14:textId="4EF4BA92" w:rsidR="00BE1373" w:rsidRDefault="00BE1373" w:rsidP="00BE1373">
      <w:pPr>
        <w:pStyle w:val="ListParagraph"/>
        <w:rPr>
          <w:lang w:bidi="he-IL"/>
        </w:rPr>
      </w:pPr>
    </w:p>
    <w:p w14:paraId="2A39574F" w14:textId="1EFA9FFB" w:rsidR="00BE1373" w:rsidRDefault="00BE1373" w:rsidP="00BE1373">
      <w:pPr>
        <w:pStyle w:val="ListParagraph"/>
        <w:rPr>
          <w:lang w:bidi="he-IL"/>
        </w:rPr>
      </w:pPr>
    </w:p>
    <w:p w14:paraId="74D74DB5" w14:textId="5A216303" w:rsidR="00BE1373" w:rsidRDefault="00BE1373" w:rsidP="00BE1373">
      <w:pPr>
        <w:pStyle w:val="ListParagraph"/>
        <w:rPr>
          <w:lang w:bidi="he-IL"/>
        </w:rPr>
      </w:pPr>
    </w:p>
    <w:p w14:paraId="02CD1B0F" w14:textId="1ADCB453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2974F7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45B5FD2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077B2B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B10C00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CA364F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365602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3276F4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AE48A7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CA2219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2EECC8E" w14:textId="5B41F3C6" w:rsidR="00BE1373" w:rsidRDefault="00BE1373" w:rsidP="00BE1373">
      <w:pPr>
        <w:pStyle w:val="ListParagraph"/>
        <w:rPr>
          <w:b/>
          <w:bCs/>
          <w:u w:val="single"/>
          <w:lang w:bidi="he-IL"/>
        </w:rPr>
      </w:pPr>
      <w:r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59264" behindDoc="0" locked="0" layoutInCell="1" allowOverlap="1" wp14:anchorId="7407EE21" wp14:editId="0FD9A9AB">
            <wp:simplePos x="0" y="0"/>
            <wp:positionH relativeFrom="column">
              <wp:posOffset>647700</wp:posOffset>
            </wp:positionH>
            <wp:positionV relativeFrom="paragraph">
              <wp:posOffset>170815</wp:posOffset>
            </wp:positionV>
            <wp:extent cx="4758055" cy="2646560"/>
            <wp:effectExtent l="0" t="0" r="4445" b="190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9907" cy="2647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E2A60B6" w14:textId="2173319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ACD335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D38130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B3F061B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BD9F85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41A480D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F4AF80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A194409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653E8E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C1AEBB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FD29B3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D9A2403" w14:textId="3BE500C4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D647169" w14:textId="7E6EC6C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1495DD7" w14:textId="6B98768C" w:rsidR="00BE1373" w:rsidRP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29FD7F2" w14:textId="48FF9941" w:rsidR="00BE1373" w:rsidRDefault="008C303A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t>Test Set Translation Examples: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870"/>
        <w:gridCol w:w="2880"/>
        <w:gridCol w:w="2880"/>
      </w:tblGrid>
      <w:tr w:rsidR="008C303A" w14:paraId="7E85ACBA" w14:textId="77777777" w:rsidTr="00BB3049">
        <w:tc>
          <w:tcPr>
            <w:tcW w:w="2870" w:type="dxa"/>
            <w:shd w:val="clear" w:color="auto" w:fill="BFBFBF" w:themeFill="background1" w:themeFillShade="BF"/>
            <w:vAlign w:val="center"/>
          </w:tcPr>
          <w:p w14:paraId="0D399178" w14:textId="34F18D2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riginal Sentence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748E6F8C" w14:textId="44056EA9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ur Model Translation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175A4E97" w14:textId="1F730FF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True Translation</w:t>
            </w:r>
          </w:p>
        </w:tc>
      </w:tr>
      <w:tr w:rsidR="008C303A" w14:paraId="50C450AE" w14:textId="77777777" w:rsidTr="00BB3049">
        <w:tc>
          <w:tcPr>
            <w:tcW w:w="2870" w:type="dxa"/>
          </w:tcPr>
          <w:p w14:paraId="69404C69" w14:textId="590F1126" w:rsidR="008C303A" w:rsidRDefault="008C303A" w:rsidP="008C303A">
            <w:pPr>
              <w:pStyle w:val="ListParagraph"/>
              <w:ind w:left="0"/>
              <w:rPr>
                <w:b/>
                <w:bCs/>
                <w:u w:val="single"/>
                <w:lang w:bidi="he-IL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how far does this go ?</w:t>
            </w:r>
          </w:p>
        </w:tc>
        <w:tc>
          <w:tcPr>
            <w:tcW w:w="2880" w:type="dxa"/>
          </w:tcPr>
          <w:p w14:paraId="62C04743" w14:textId="080DEFBA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זה לעשות</w:t>
            </w:r>
            <w:r w:rsidRPr="008C303A"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 ?</w:t>
            </w:r>
          </w:p>
        </w:tc>
        <w:tc>
          <w:tcPr>
            <w:tcW w:w="2880" w:type="dxa"/>
          </w:tcPr>
          <w:p w14:paraId="057ABD7E" w14:textId="6DA3155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רחוק זה מגיע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C25D5B8" w14:textId="77777777" w:rsidTr="00BB3049">
        <w:tc>
          <w:tcPr>
            <w:tcW w:w="2870" w:type="dxa"/>
          </w:tcPr>
          <w:p w14:paraId="16580F1C" w14:textId="6DBA2071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layla is love for fadil was starting to become an obsession .</w:t>
            </w:r>
          </w:p>
        </w:tc>
        <w:tc>
          <w:tcPr>
            <w:tcW w:w="2880" w:type="dxa"/>
          </w:tcPr>
          <w:p w14:paraId="4B486E3A" w14:textId="03E46FD6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ל היה דבר היא היא מכלבים לבן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</w:tcPr>
          <w:p w14:paraId="34B984BB" w14:textId="714EA7F2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אהבה של לילה לפדיל התחילה להיות כפייתית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1B80BCF1" w14:textId="77777777" w:rsidTr="00BB3049">
        <w:tc>
          <w:tcPr>
            <w:tcW w:w="2870" w:type="dxa"/>
          </w:tcPr>
          <w:p w14:paraId="6284E13D" w14:textId="57BA434A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did you know there was a secret passage hidden behind the bookcase ?</w:t>
            </w:r>
          </w:p>
        </w:tc>
        <w:tc>
          <w:tcPr>
            <w:tcW w:w="2880" w:type="dxa"/>
          </w:tcPr>
          <w:p w14:paraId="1EC1C27F" w14:textId="3E90CB5C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האם עדיין פעם דולר על החיות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?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שלי</w:t>
            </w:r>
          </w:p>
        </w:tc>
        <w:tc>
          <w:tcPr>
            <w:tcW w:w="2880" w:type="dxa"/>
          </w:tcPr>
          <w:p w14:paraId="0A4F33BE" w14:textId="5324DFF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ידעת שיש מעבר סודי מאחורי כוננית הספרים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FC95AB1" w14:textId="77777777" w:rsidTr="00BB3049">
        <w:tc>
          <w:tcPr>
            <w:tcW w:w="2870" w:type="dxa"/>
          </w:tcPr>
          <w:p w14:paraId="34DD36E1" w14:textId="2955C22D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a woman is virtue is everything .</w:t>
            </w:r>
          </w:p>
        </w:tc>
        <w:tc>
          <w:tcPr>
            <w:tcW w:w="2880" w:type="dxa"/>
          </w:tcPr>
          <w:p w14:paraId="258F1A99" w14:textId="54F483D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ציפור שייך מזה ז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2880" w:type="dxa"/>
          </w:tcPr>
          <w:p w14:paraId="7DFC36A5" w14:textId="6360A4D7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סגולת האשה היא חזות הכל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BB3049" w14:paraId="39F512A7" w14:textId="77777777" w:rsidTr="00BB3049">
        <w:tc>
          <w:tcPr>
            <w:tcW w:w="2870" w:type="dxa"/>
            <w:vAlign w:val="center"/>
          </w:tcPr>
          <w:p w14:paraId="7AA910CA" w14:textId="4EE5D5C7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>i started screaming .</w:t>
            </w:r>
          </w:p>
        </w:tc>
        <w:tc>
          <w:tcPr>
            <w:tcW w:w="2880" w:type="dxa"/>
            <w:vAlign w:val="center"/>
          </w:tcPr>
          <w:p w14:paraId="42F60314" w14:textId="5CE92AD7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תחלתי לצעוק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72E0ED1B" w14:textId="1797A32F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תחלתי לצרוח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2BE63E3A" w14:textId="77777777" w:rsidTr="00BB3049">
        <w:tc>
          <w:tcPr>
            <w:tcW w:w="2870" w:type="dxa"/>
          </w:tcPr>
          <w:p w14:paraId="09D9759A" w14:textId="5FF48477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 just could not resist teasing mary about the way she was dressed .</w:t>
            </w:r>
          </w:p>
        </w:tc>
        <w:tc>
          <w:tcPr>
            <w:tcW w:w="2880" w:type="dxa"/>
          </w:tcPr>
          <w:p w14:paraId="60D75F13" w14:textId="7946BE65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תום לא לא הצליח לתת להתעלם ממרי מרי כדי את מרי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.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רי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2880" w:type="dxa"/>
          </w:tcPr>
          <w:p w14:paraId="5D1D7AF6" w14:textId="2A03121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תום פשוט לא יכול היה לעמוד בפני הפיתוי להקניט את מרי על אופן לבוש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BB3049" w14:paraId="3F54D80F" w14:textId="77777777" w:rsidTr="00C40D76">
        <w:tc>
          <w:tcPr>
            <w:tcW w:w="2870" w:type="dxa"/>
            <w:vAlign w:val="center"/>
          </w:tcPr>
          <w:p w14:paraId="3AEDF350" w14:textId="01003FF6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>tomorrow it will be too late .</w:t>
            </w:r>
          </w:p>
        </w:tc>
        <w:tc>
          <w:tcPr>
            <w:tcW w:w="2880" w:type="dxa"/>
            <w:vAlign w:val="center"/>
          </w:tcPr>
          <w:p w14:paraId="559C1F66" w14:textId="4EACD8F3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חר זה יהיה גדול מדי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616D7600" w14:textId="58925629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חר זה יהיה מאוחר מדיי</w:t>
            </w:r>
          </w:p>
        </w:tc>
      </w:tr>
    </w:tbl>
    <w:p w14:paraId="208277E9" w14:textId="77777777" w:rsidR="00BE1373" w:rsidRPr="00167C98" w:rsidRDefault="00BE1373" w:rsidP="00167C98">
      <w:pPr>
        <w:spacing w:line="360" w:lineRule="auto"/>
        <w:rPr>
          <w:b/>
          <w:bCs/>
          <w:u w:val="single"/>
          <w:lang w:bidi="he-IL"/>
        </w:rPr>
      </w:pPr>
    </w:p>
    <w:p w14:paraId="0DBC5B7D" w14:textId="2FC0DAC9" w:rsidR="008E4D7D" w:rsidRDefault="00DD3683" w:rsidP="008C303A">
      <w:pPr>
        <w:pStyle w:val="Heading2"/>
        <w:rPr>
          <w:b/>
          <w:bCs/>
          <w:u w:val="single"/>
          <w:lang w:bidi="he-IL"/>
        </w:rPr>
      </w:pPr>
      <w:r w:rsidRPr="008C303A">
        <w:rPr>
          <w:b/>
          <w:bCs/>
          <w:u w:val="single"/>
          <w:lang w:bidi="he-IL"/>
        </w:rPr>
        <w:lastRenderedPageBreak/>
        <w:t>Results analysis</w:t>
      </w:r>
      <w:r w:rsidR="008C303A">
        <w:rPr>
          <w:b/>
          <w:bCs/>
          <w:u w:val="single"/>
          <w:lang w:bidi="he-IL"/>
        </w:rPr>
        <w:t>:</w:t>
      </w:r>
    </w:p>
    <w:p w14:paraId="1D3B8C08" w14:textId="2E4C1FA4" w:rsidR="00466BA3" w:rsidRDefault="008C303A" w:rsidP="008C303A">
      <w:pPr>
        <w:ind w:firstLine="720"/>
        <w:rPr>
          <w:lang w:bidi="he-IL"/>
        </w:rPr>
      </w:pPr>
      <w:r>
        <w:rPr>
          <w:lang w:bidi="he-IL"/>
        </w:rPr>
        <w:t xml:space="preserve">In </w:t>
      </w:r>
      <w:r w:rsidR="00E642CC">
        <w:rPr>
          <w:lang w:bidi="he-IL"/>
        </w:rPr>
        <w:t>general,</w:t>
      </w:r>
      <w:r>
        <w:rPr>
          <w:lang w:bidi="he-IL"/>
        </w:rPr>
        <w:t xml:space="preserve"> our model did not perform very well, as the maximum BLEU score for a sentence in the test set was </w:t>
      </w:r>
      <w:r w:rsidRPr="006205FE">
        <w:rPr>
          <w:i/>
          <w:iCs/>
          <w:u w:val="single"/>
          <w:lang w:bidi="he-IL"/>
        </w:rPr>
        <w:t>0.643</w:t>
      </w:r>
      <w:r>
        <w:rPr>
          <w:lang w:bidi="he-IL"/>
        </w:rPr>
        <w:t xml:space="preserve">, which compared to the original article is very low. This is </w:t>
      </w:r>
      <w:r w:rsidR="00466BA3">
        <w:rPr>
          <w:lang w:bidi="he-IL"/>
        </w:rPr>
        <w:t>relatively</w:t>
      </w:r>
      <w:r>
        <w:rPr>
          <w:lang w:bidi="he-IL"/>
        </w:rPr>
        <w:t xml:space="preserve"> expected, as we had significantly less data</w:t>
      </w:r>
      <w:r w:rsidR="009418AC">
        <w:rPr>
          <w:lang w:bidi="he-IL"/>
        </w:rPr>
        <w:t>. Moreover,</w:t>
      </w:r>
      <w:r w:rsidR="005F635E">
        <w:rPr>
          <w:lang w:bidi="he-IL"/>
        </w:rPr>
        <w:t xml:space="preserve"> the differences between Hebrew and English</w:t>
      </w:r>
      <w:r w:rsidR="009418AC">
        <w:rPr>
          <w:lang w:bidi="he-IL"/>
        </w:rPr>
        <w:t xml:space="preserve"> makes the translation harder. Differences such as the sentences words orders when adjectives are in the sentence, gender of verbs, one to many translations etc</w:t>
      </w:r>
      <w:r w:rsidR="00466BA3">
        <w:rPr>
          <w:lang w:bidi="he-IL"/>
        </w:rPr>
        <w:t>.</w:t>
      </w:r>
      <w:r w:rsidR="00F607EC">
        <w:rPr>
          <w:lang w:bidi="he-IL"/>
        </w:rPr>
        <w:t xml:space="preserve"> Another thing that might help with the poor performance was the use of multiple Hebrew translations to the same English sentence.</w:t>
      </w:r>
    </w:p>
    <w:p w14:paraId="5DC964AE" w14:textId="5C025B76" w:rsidR="008C303A" w:rsidRPr="008C303A" w:rsidRDefault="008C303A" w:rsidP="000A01F6">
      <w:pPr>
        <w:ind w:firstLine="720"/>
        <w:rPr>
          <w:lang w:bidi="he-IL"/>
        </w:rPr>
      </w:pPr>
      <w:r>
        <w:rPr>
          <w:lang w:bidi="he-IL"/>
        </w:rPr>
        <w:t xml:space="preserve"> We thought that our model might have better results for shorter sentences, but that wasn’t the case.</w:t>
      </w:r>
      <w:r w:rsidR="000E0DEC">
        <w:rPr>
          <w:lang w:bidi="he-IL"/>
        </w:rPr>
        <w:t xml:space="preserve"> This might be because of differences between the languages – a short sentence in English can be long in Hebrew and vice versa. </w:t>
      </w:r>
      <w:r w:rsidR="00740804">
        <w:rPr>
          <w:lang w:bidi="he-IL"/>
        </w:rPr>
        <w:t>Secondly, even though English’s origin is German, and French is a Latin language, i</w:t>
      </w:r>
      <w:r w:rsidR="000E0DEC">
        <w:rPr>
          <w:lang w:bidi="he-IL"/>
        </w:rPr>
        <w:t xml:space="preserve">t is known that </w:t>
      </w:r>
      <w:r w:rsidR="00740804">
        <w:rPr>
          <w:lang w:bidi="he-IL"/>
        </w:rPr>
        <w:t xml:space="preserve">English was highly influenced by Latin </w:t>
      </w:r>
      <w:r w:rsidR="00740804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Baugh&lt;/Author&gt;&lt;Year&gt;1993&lt;/Year&gt;&lt;RecNum&gt;47&lt;/RecNum&gt;&lt;DisplayText&gt;[2]&lt;/DisplayText&gt;&lt;record&gt;&lt;rec-number&gt;47&lt;/rec-number&gt;&lt;foreign-keys&gt;&lt;key app="EN" db-id="sfw9292xkwzvfje5vt6xvz0fs9250wtw9t0e" timestamp="1530184999"&gt;47&lt;/key&gt;&lt;/foreign-keys&gt;&lt;ref-type name="Book"&gt;6&lt;/ref-type&gt;&lt;contributors&gt;&lt;authors&gt;&lt;author&gt;Baugh, Albert C&lt;/author&gt;&lt;author&gt;Cable, Thomas&lt;/author&gt;&lt;/authors&gt;&lt;/contributors&gt;&lt;titles&gt;&lt;title&gt;A history of the English language&lt;/title&gt;&lt;/titles&gt;&lt;dates&gt;&lt;year&gt;1993&lt;/year&gt;&lt;/dates&gt;&lt;publisher&gt;Routledge&lt;/publisher&gt;&lt;isbn&gt;1134462255&lt;/isbn&gt;&lt;urls&gt;&lt;/urls&gt;&lt;/record&gt;&lt;/Cite&gt;&lt;/EndNote&gt;</w:instrText>
      </w:r>
      <w:r w:rsidR="00740804">
        <w:rPr>
          <w:lang w:bidi="he-IL"/>
        </w:rPr>
        <w:fldChar w:fldCharType="separate"/>
      </w:r>
      <w:r w:rsidR="000A01F6">
        <w:rPr>
          <w:noProof/>
          <w:lang w:bidi="he-IL"/>
        </w:rPr>
        <w:t>[2]</w:t>
      </w:r>
      <w:r w:rsidR="00740804">
        <w:rPr>
          <w:lang w:bidi="he-IL"/>
        </w:rPr>
        <w:fldChar w:fldCharType="end"/>
      </w:r>
      <w:r w:rsidR="006205FE">
        <w:rPr>
          <w:lang w:bidi="he-IL"/>
        </w:rPr>
        <w:t xml:space="preserve"> and thus have some basic similarities that English and Hebrew don’t.</w:t>
      </w:r>
    </w:p>
    <w:p w14:paraId="5BAA2E86" w14:textId="38C144E4" w:rsidR="008E4D7D" w:rsidRDefault="00DD3683" w:rsidP="000E0DEC">
      <w:pPr>
        <w:pStyle w:val="Heading2"/>
        <w:rPr>
          <w:b/>
          <w:bCs/>
          <w:u w:val="single"/>
          <w:lang w:bidi="he-IL"/>
        </w:rPr>
      </w:pPr>
      <w:r w:rsidRPr="000E0DEC">
        <w:rPr>
          <w:b/>
          <w:bCs/>
          <w:u w:val="single"/>
          <w:lang w:bidi="he-IL"/>
        </w:rPr>
        <w:t>Conclusions</w:t>
      </w:r>
      <w:r w:rsidR="000E0DEC">
        <w:rPr>
          <w:b/>
          <w:bCs/>
          <w:u w:val="single"/>
          <w:lang w:bidi="he-IL"/>
        </w:rPr>
        <w:t>:</w:t>
      </w:r>
    </w:p>
    <w:p w14:paraId="55DD570A" w14:textId="041F5314" w:rsidR="00E9070B" w:rsidRDefault="00E9070B" w:rsidP="00E9070B">
      <w:pPr>
        <w:rPr>
          <w:lang w:bidi="he-IL"/>
        </w:rPr>
      </w:pPr>
      <w:r>
        <w:rPr>
          <w:lang w:bidi="he-IL"/>
        </w:rPr>
        <w:tab/>
        <w:t xml:space="preserve">Despite the relatively low results, we believe that this model was able to capture some of the connections between the languages, as seen in the translation </w:t>
      </w:r>
      <w:r w:rsidR="00167C98">
        <w:rPr>
          <w:lang w:bidi="he-IL"/>
        </w:rPr>
        <w:t>examples above, and simply didn’t have enough data to learn from.</w:t>
      </w:r>
    </w:p>
    <w:p w14:paraId="040220D9" w14:textId="68BD209A" w:rsidR="004663C6" w:rsidRDefault="00E9070B" w:rsidP="00E9070B">
      <w:pPr>
        <w:rPr>
          <w:rtl/>
          <w:lang w:bidi="he-IL"/>
        </w:rPr>
      </w:pPr>
      <w:r>
        <w:rPr>
          <w:lang w:bidi="he-IL"/>
        </w:rPr>
        <w:t xml:space="preserve"> </w:t>
      </w:r>
      <w:r w:rsidR="000E0DEC">
        <w:rPr>
          <w:lang w:bidi="he-IL"/>
        </w:rPr>
        <w:tab/>
        <w:t xml:space="preserve">As stated above, there were 2 main aspects that we hypothesize that gave as </w:t>
      </w:r>
      <w:r>
        <w:rPr>
          <w:lang w:bidi="he-IL"/>
        </w:rPr>
        <w:t>these</w:t>
      </w:r>
      <w:r w:rsidR="004663C6">
        <w:rPr>
          <w:lang w:bidi="he-IL"/>
        </w:rPr>
        <w:t xml:space="preserve"> results – the size of the data set and the use of Hebrew as a target language instead of French. </w:t>
      </w:r>
      <w:r>
        <w:rPr>
          <w:lang w:bidi="he-IL"/>
        </w:rPr>
        <w:t xml:space="preserve">We believe that training on more </w:t>
      </w:r>
      <w:r w:rsidR="001A5819">
        <w:rPr>
          <w:lang w:bidi="he-IL"/>
        </w:rPr>
        <w:t>data and</w:t>
      </w:r>
      <w:r>
        <w:rPr>
          <w:lang w:bidi="he-IL"/>
        </w:rPr>
        <w:t xml:space="preserve"> tweaking the model (perhaps don’t reverse the input) will retain better results.</w:t>
      </w:r>
      <w:r w:rsidR="001A5819">
        <w:rPr>
          <w:lang w:bidi="he-IL"/>
        </w:rPr>
        <w:t xml:space="preserve"> </w:t>
      </w:r>
      <w:r w:rsidR="00F607EC">
        <w:rPr>
          <w:lang w:bidi="he-IL"/>
        </w:rPr>
        <w:t xml:space="preserve">We also believe that choosing a better dataset, that is gender consistent and without multiple translations to the same sentence. </w:t>
      </w:r>
    </w:p>
    <w:p w14:paraId="36319ADF" w14:textId="4A473497" w:rsidR="00520420" w:rsidRPr="00167C98" w:rsidRDefault="006205FE" w:rsidP="00167C98">
      <w:pPr>
        <w:pStyle w:val="Heading2"/>
        <w:rPr>
          <w:b/>
          <w:bCs/>
          <w:u w:val="single"/>
          <w:lang w:bidi="he-IL"/>
        </w:rPr>
      </w:pPr>
      <w:r w:rsidRPr="00167C98">
        <w:rPr>
          <w:b/>
          <w:bCs/>
          <w:u w:val="single"/>
          <w:lang w:bidi="he-IL"/>
        </w:rPr>
        <w:t>References</w:t>
      </w:r>
      <w:r w:rsidR="00167C98">
        <w:rPr>
          <w:b/>
          <w:bCs/>
          <w:u w:val="single"/>
          <w:lang w:bidi="he-IL"/>
        </w:rPr>
        <w:t>:</w:t>
      </w:r>
    </w:p>
    <w:p w14:paraId="494B6F9E" w14:textId="77777777" w:rsidR="000A01F6" w:rsidRPr="000A01F6" w:rsidRDefault="00740804" w:rsidP="000A01F6">
      <w:pPr>
        <w:pStyle w:val="EndNoteBibliography"/>
        <w:spacing w:after="0"/>
        <w:ind w:left="720" w:hanging="720"/>
        <w:jc w:val="left"/>
        <w:rPr>
          <w:rtl/>
        </w:rPr>
      </w:pPr>
      <w:r>
        <w:rPr>
          <w:highlight w:val="yellow"/>
          <w:rtl/>
          <w:lang w:bidi="he-IL"/>
        </w:rPr>
        <w:fldChar w:fldCharType="begin"/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lang w:bidi="he-IL"/>
        </w:rPr>
        <w:instrText>ADDIN EN.REFLIST</w:instrText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rtl/>
          <w:lang w:bidi="he-IL"/>
        </w:rPr>
        <w:fldChar w:fldCharType="separate"/>
      </w:r>
      <w:r w:rsidR="000A01F6" w:rsidRPr="000A01F6">
        <w:rPr>
          <w:rtl/>
        </w:rPr>
        <w:t>1.</w:t>
      </w:r>
      <w:r w:rsidR="000A01F6" w:rsidRPr="000A01F6">
        <w:rPr>
          <w:rtl/>
        </w:rPr>
        <w:tab/>
      </w:r>
      <w:r w:rsidR="000A01F6" w:rsidRPr="000A01F6">
        <w:t xml:space="preserve">Papineni, K., et al. </w:t>
      </w:r>
      <w:r w:rsidR="000A01F6" w:rsidRPr="000A01F6">
        <w:rPr>
          <w:i/>
        </w:rPr>
        <w:t>BLEU: a method for automatic evaluation of machine translation</w:t>
      </w:r>
      <w:r w:rsidR="000A01F6" w:rsidRPr="000A01F6">
        <w:t xml:space="preserve">. in </w:t>
      </w:r>
      <w:r w:rsidR="000A01F6" w:rsidRPr="000A01F6">
        <w:rPr>
          <w:i/>
        </w:rPr>
        <w:t>Proceedings of the 40th annual meeting on association for computational linguistics</w:t>
      </w:r>
      <w:r w:rsidR="000A01F6" w:rsidRPr="000A01F6">
        <w:t>. 2002. Association for Computational Linguistics</w:t>
      </w:r>
      <w:r w:rsidR="000A01F6" w:rsidRPr="000A01F6">
        <w:rPr>
          <w:rtl/>
        </w:rPr>
        <w:t>.</w:t>
      </w:r>
    </w:p>
    <w:p w14:paraId="73D2E569" w14:textId="77777777" w:rsidR="000A01F6" w:rsidRPr="000A01F6" w:rsidRDefault="000A01F6" w:rsidP="000A01F6">
      <w:pPr>
        <w:pStyle w:val="EndNoteBibliography"/>
        <w:ind w:left="720" w:hanging="720"/>
        <w:jc w:val="left"/>
        <w:rPr>
          <w:rtl/>
        </w:rPr>
      </w:pPr>
      <w:r w:rsidRPr="000A01F6">
        <w:rPr>
          <w:rtl/>
        </w:rPr>
        <w:t>2.</w:t>
      </w:r>
      <w:r w:rsidRPr="000A01F6">
        <w:rPr>
          <w:rtl/>
        </w:rPr>
        <w:tab/>
      </w:r>
      <w:r w:rsidRPr="000A01F6">
        <w:t xml:space="preserve">Baugh, A.C. and T. Cable, </w:t>
      </w:r>
      <w:r w:rsidRPr="000A01F6">
        <w:rPr>
          <w:i/>
        </w:rPr>
        <w:t>A</w:t>
      </w:r>
      <w:r w:rsidRPr="000A01F6">
        <w:rPr>
          <w:i/>
          <w:rtl/>
        </w:rPr>
        <w:t xml:space="preserve"> </w:t>
      </w:r>
      <w:r w:rsidRPr="000A01F6">
        <w:rPr>
          <w:i/>
        </w:rPr>
        <w:t>history of the English language</w:t>
      </w:r>
      <w:r w:rsidRPr="000A01F6">
        <w:t>. 1993: Routledge</w:t>
      </w:r>
      <w:r w:rsidRPr="000A01F6">
        <w:rPr>
          <w:rtl/>
        </w:rPr>
        <w:t>.</w:t>
      </w:r>
    </w:p>
    <w:p w14:paraId="27B49691" w14:textId="6F8F9EFB" w:rsidR="004663C6" w:rsidRPr="001F66DB" w:rsidRDefault="00740804" w:rsidP="000A01F6">
      <w:pPr>
        <w:rPr>
          <w:rtl/>
          <w:lang w:bidi="he-IL"/>
        </w:rPr>
      </w:pPr>
      <w:r>
        <w:rPr>
          <w:highlight w:val="yellow"/>
          <w:rtl/>
          <w:lang w:bidi="he-IL"/>
        </w:rPr>
        <w:fldChar w:fldCharType="end"/>
      </w:r>
    </w:p>
    <w:sectPr w:rsidR="004663C6" w:rsidRPr="001F66DB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25B029" w16cid:durableId="1EE0C526"/>
  <w16cid:commentId w16cid:paraId="2391D152" w16cid:durableId="1EE1E318"/>
  <w16cid:commentId w16cid:paraId="1FD6D4CA" w16cid:durableId="1EE1E4E5"/>
  <w16cid:commentId w16cid:paraId="256AA050" w16cid:durableId="1EE1E521"/>
  <w16cid:commentId w16cid:paraId="1058F284" w16cid:durableId="1EE0C8A5"/>
  <w16cid:commentId w16cid:paraId="7C365C34" w16cid:durableId="1EE1E31D"/>
  <w16cid:commentId w16cid:paraId="6006383F" w16cid:durableId="1EE1E31E"/>
  <w16cid:commentId w16cid:paraId="69A8AC2A" w16cid:durableId="1EE1E31F"/>
  <w16cid:commentId w16cid:paraId="1CCDC124" w16cid:durableId="1EE1E320"/>
  <w16cid:commentId w16cid:paraId="5AF6DB75" w16cid:durableId="1EE0C60E"/>
  <w16cid:commentId w16cid:paraId="54232204" w16cid:durableId="1EE1E322"/>
  <w16cid:commentId w16cid:paraId="6CA14384" w16cid:durableId="1EE0CB1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8CFC72" w14:textId="77777777" w:rsidR="00C25201" w:rsidRDefault="00C25201" w:rsidP="00550098">
      <w:pPr>
        <w:spacing w:after="0" w:line="240" w:lineRule="auto"/>
      </w:pPr>
      <w:r>
        <w:separator/>
      </w:r>
    </w:p>
  </w:endnote>
  <w:endnote w:type="continuationSeparator" w:id="0">
    <w:p w14:paraId="0E4B2881" w14:textId="77777777" w:rsidR="00C25201" w:rsidRDefault="00C25201" w:rsidP="00550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F45605E" w14:textId="77777777" w:rsidR="00C25201" w:rsidRDefault="00C25201" w:rsidP="00550098">
      <w:pPr>
        <w:spacing w:after="0" w:line="240" w:lineRule="auto"/>
      </w:pPr>
      <w:r>
        <w:separator/>
      </w:r>
    </w:p>
  </w:footnote>
  <w:footnote w:type="continuationSeparator" w:id="0">
    <w:p w14:paraId="6869531B" w14:textId="77777777" w:rsidR="00C25201" w:rsidRDefault="00C25201" w:rsidP="0055009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25DF4" w14:textId="77777777" w:rsidR="00550098" w:rsidRDefault="00550098" w:rsidP="00550098">
    <w:pPr>
      <w:pStyle w:val="Header"/>
    </w:pPr>
    <w:r>
      <w:t xml:space="preserve">Ofri Masad </w:t>
    </w:r>
    <w:r w:rsidRPr="004B340C">
      <w:rPr>
        <w:rFonts w:cstheme="minorHAnsi"/>
        <w:rtl/>
      </w:rPr>
      <w:t>201267226</w:t>
    </w:r>
  </w:p>
  <w:p w14:paraId="78DB3114" w14:textId="77777777" w:rsidR="00550098" w:rsidRDefault="00550098" w:rsidP="00550098">
    <w:pPr>
      <w:pStyle w:val="Header"/>
    </w:pPr>
    <w:r>
      <w:t>Nir Friedman 30528317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3D1F7B"/>
    <w:multiLevelType w:val="hybridMultilevel"/>
    <w:tmpl w:val="5908D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91F6E"/>
    <w:multiLevelType w:val="hybridMultilevel"/>
    <w:tmpl w:val="7E40E1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A28"/>
    <w:multiLevelType w:val="hybridMultilevel"/>
    <w:tmpl w:val="AE7A1A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w9292xkwzvfje5vt6xvz0fs9250wtw9t0e&quot;&gt;Thesis_libary&lt;record-ids&gt;&lt;item&gt;48&lt;/item&gt;&lt;/record-ids&gt;&lt;/item&gt;&lt;/Libraries&gt;"/>
  </w:docVars>
  <w:rsids>
    <w:rsidRoot w:val="008E4D7D"/>
    <w:rsid w:val="00097FED"/>
    <w:rsid w:val="000A01F6"/>
    <w:rsid w:val="000E0DEC"/>
    <w:rsid w:val="00167C98"/>
    <w:rsid w:val="001A0346"/>
    <w:rsid w:val="001A5819"/>
    <w:rsid w:val="001E3A89"/>
    <w:rsid w:val="001F66DB"/>
    <w:rsid w:val="00215A95"/>
    <w:rsid w:val="0021755C"/>
    <w:rsid w:val="00267BAA"/>
    <w:rsid w:val="00291ADE"/>
    <w:rsid w:val="002D42B8"/>
    <w:rsid w:val="0030265B"/>
    <w:rsid w:val="003C2599"/>
    <w:rsid w:val="004663C6"/>
    <w:rsid w:val="00466BA3"/>
    <w:rsid w:val="004E10EB"/>
    <w:rsid w:val="00511ACD"/>
    <w:rsid w:val="00520420"/>
    <w:rsid w:val="00550098"/>
    <w:rsid w:val="00567CDF"/>
    <w:rsid w:val="005D7700"/>
    <w:rsid w:val="005F635E"/>
    <w:rsid w:val="006205FE"/>
    <w:rsid w:val="00740804"/>
    <w:rsid w:val="008336E5"/>
    <w:rsid w:val="008C303A"/>
    <w:rsid w:val="008E11FC"/>
    <w:rsid w:val="008E4D7D"/>
    <w:rsid w:val="00911BA4"/>
    <w:rsid w:val="009418AC"/>
    <w:rsid w:val="009D66DD"/>
    <w:rsid w:val="009E1977"/>
    <w:rsid w:val="00A42C68"/>
    <w:rsid w:val="00AB321E"/>
    <w:rsid w:val="00B058F5"/>
    <w:rsid w:val="00B32FF9"/>
    <w:rsid w:val="00B77E2A"/>
    <w:rsid w:val="00BB3049"/>
    <w:rsid w:val="00BD25DE"/>
    <w:rsid w:val="00BE1373"/>
    <w:rsid w:val="00C25201"/>
    <w:rsid w:val="00C767DA"/>
    <w:rsid w:val="00C90FD6"/>
    <w:rsid w:val="00CC6DE8"/>
    <w:rsid w:val="00D56A94"/>
    <w:rsid w:val="00D71233"/>
    <w:rsid w:val="00D83E24"/>
    <w:rsid w:val="00D95ED2"/>
    <w:rsid w:val="00DB5FD7"/>
    <w:rsid w:val="00DD3683"/>
    <w:rsid w:val="00E04888"/>
    <w:rsid w:val="00E2051F"/>
    <w:rsid w:val="00E63473"/>
    <w:rsid w:val="00E642CC"/>
    <w:rsid w:val="00E74247"/>
    <w:rsid w:val="00E9070B"/>
    <w:rsid w:val="00EA1B47"/>
    <w:rsid w:val="00EC1217"/>
    <w:rsid w:val="00F603AF"/>
    <w:rsid w:val="00F607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8936F"/>
  <w15:chartTrackingRefBased/>
  <w15:docId w15:val="{1417BBA5-9933-4281-9B10-C32094C7C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00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00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4D7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0098"/>
  </w:style>
  <w:style w:type="paragraph" w:styleId="Footer">
    <w:name w:val="footer"/>
    <w:basedOn w:val="Normal"/>
    <w:link w:val="Foot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98"/>
  </w:style>
  <w:style w:type="character" w:customStyle="1" w:styleId="Heading1Char">
    <w:name w:val="Heading 1 Char"/>
    <w:basedOn w:val="DefaultParagraphFont"/>
    <w:link w:val="Heading1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E74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2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2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24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32F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08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8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804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80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7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1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704435-EF0D-4EE7-9D8D-C0A73D9961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2</TotalTime>
  <Pages>6</Pages>
  <Words>1222</Words>
  <Characters>6971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ad Katz</dc:creator>
  <cp:keywords/>
  <dc:description/>
  <cp:lastModifiedBy>nir friedman</cp:lastModifiedBy>
  <cp:revision>33</cp:revision>
  <dcterms:created xsi:type="dcterms:W3CDTF">2018-05-06T11:56:00Z</dcterms:created>
  <dcterms:modified xsi:type="dcterms:W3CDTF">2018-06-30T09:04:00Z</dcterms:modified>
</cp:coreProperties>
</file>